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8786A59" w14:textId="77777777" w:rsidR="0037035B" w:rsidRPr="0037035B" w:rsidRDefault="0037035B" w:rsidP="0037035B">
      <w:pPr>
        <w:jc w:val="center"/>
        <w:rPr>
          <w:rFonts w:ascii="Arial" w:eastAsia="Calibri" w:hAnsi="Arial" w:cs="Arial"/>
          <w:u w:val="single"/>
        </w:rPr>
      </w:pPr>
      <w:r w:rsidRPr="0037035B">
        <w:rPr>
          <w:rFonts w:ascii="Arial" w:eastAsia="Calibri" w:hAnsi="Arial" w:cs="Arial"/>
          <w:u w:val="single"/>
        </w:rPr>
        <w:t>Supplementary materials</w:t>
      </w:r>
    </w:p>
    <w:p w14:paraId="4E94A98E" w14:textId="77777777" w:rsidR="0037035B" w:rsidRPr="0037035B" w:rsidRDefault="0037035B" w:rsidP="0037035B">
      <w:pPr>
        <w:numPr>
          <w:ilvl w:val="0"/>
          <w:numId w:val="1"/>
        </w:numPr>
        <w:spacing w:after="0" w:line="480" w:lineRule="auto"/>
        <w:contextualSpacing/>
        <w:rPr>
          <w:rFonts w:ascii="Arial" w:eastAsia="Calibri" w:hAnsi="Arial" w:cs="Arial"/>
        </w:rPr>
      </w:pPr>
      <w:r w:rsidRPr="0037035B">
        <w:rPr>
          <w:rFonts w:ascii="Arial" w:eastAsia="Calibri" w:hAnsi="Arial" w:cs="Arial"/>
        </w:rPr>
        <w:t>Comparisons of MLI to ISO and IN.</w:t>
      </w:r>
    </w:p>
    <w:tbl>
      <w:tblPr>
        <w:tblStyle w:val="TableGrid1"/>
        <w:tblW w:w="0" w:type="auto"/>
        <w:tblInd w:w="720" w:type="dxa"/>
        <w:tblLook w:val="04A0" w:firstRow="1" w:lastRow="0" w:firstColumn="1" w:lastColumn="0" w:noHBand="0" w:noVBand="1"/>
      </w:tblPr>
      <w:tblGrid>
        <w:gridCol w:w="2515"/>
        <w:gridCol w:w="2790"/>
        <w:gridCol w:w="990"/>
        <w:gridCol w:w="2790"/>
        <w:gridCol w:w="985"/>
      </w:tblGrid>
      <w:tr w:rsidR="0037035B" w:rsidRPr="0037035B" w14:paraId="2374B76C" w14:textId="77777777" w:rsidTr="001732CF">
        <w:tc>
          <w:tcPr>
            <w:tcW w:w="2515" w:type="dxa"/>
          </w:tcPr>
          <w:p w14:paraId="38398288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Nicotine content (mg nicotine /g tobacco)</w:t>
            </w:r>
          </w:p>
        </w:tc>
        <w:tc>
          <w:tcPr>
            <w:tcW w:w="2790" w:type="dxa"/>
          </w:tcPr>
          <w:p w14:paraId="11515BFF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Comparison to ISO</w:t>
            </w:r>
          </w:p>
          <w:p w14:paraId="79430F23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Mean Difference (95% CI)</w:t>
            </w:r>
          </w:p>
        </w:tc>
        <w:tc>
          <w:tcPr>
            <w:tcW w:w="990" w:type="dxa"/>
          </w:tcPr>
          <w:p w14:paraId="1CA8B930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proofErr w:type="gramStart"/>
            <w:r w:rsidRPr="0037035B">
              <w:rPr>
                <w:rFonts w:ascii="Arial" w:eastAsia="Calibri" w:hAnsi="Arial" w:cs="Arial"/>
              </w:rPr>
              <w:t>p</w:t>
            </w:r>
            <w:proofErr w:type="gramEnd"/>
            <w:r w:rsidRPr="0037035B">
              <w:rPr>
                <w:rFonts w:ascii="Arial" w:eastAsia="Calibri" w:hAnsi="Arial" w:cs="Arial"/>
              </w:rPr>
              <w:t>-value</w:t>
            </w:r>
          </w:p>
        </w:tc>
        <w:tc>
          <w:tcPr>
            <w:tcW w:w="2790" w:type="dxa"/>
          </w:tcPr>
          <w:p w14:paraId="0FD52980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Comparison to IN</w:t>
            </w:r>
          </w:p>
          <w:p w14:paraId="7FA5DCC7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Mean Difference (95% CI)</w:t>
            </w:r>
          </w:p>
        </w:tc>
        <w:tc>
          <w:tcPr>
            <w:tcW w:w="985" w:type="dxa"/>
          </w:tcPr>
          <w:p w14:paraId="1913B0DC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proofErr w:type="gramStart"/>
            <w:r w:rsidRPr="0037035B">
              <w:rPr>
                <w:rFonts w:ascii="Arial" w:eastAsia="Calibri" w:hAnsi="Arial" w:cs="Arial"/>
              </w:rPr>
              <w:t>p</w:t>
            </w:r>
            <w:proofErr w:type="gramEnd"/>
            <w:r w:rsidRPr="0037035B">
              <w:rPr>
                <w:rFonts w:ascii="Arial" w:eastAsia="Calibri" w:hAnsi="Arial" w:cs="Arial"/>
              </w:rPr>
              <w:t>-value</w:t>
            </w:r>
          </w:p>
        </w:tc>
      </w:tr>
      <w:tr w:rsidR="0037035B" w:rsidRPr="0037035B" w14:paraId="34C7CEF9" w14:textId="77777777" w:rsidTr="001732CF">
        <w:tc>
          <w:tcPr>
            <w:tcW w:w="2515" w:type="dxa"/>
          </w:tcPr>
          <w:p w14:paraId="4FAD795C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15.8</w:t>
            </w:r>
          </w:p>
        </w:tc>
        <w:tc>
          <w:tcPr>
            <w:tcW w:w="2790" w:type="dxa"/>
          </w:tcPr>
          <w:p w14:paraId="4D159111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0.308 (0.205,0.412)</w:t>
            </w:r>
          </w:p>
        </w:tc>
        <w:tc>
          <w:tcPr>
            <w:tcW w:w="990" w:type="dxa"/>
          </w:tcPr>
          <w:p w14:paraId="4F6B206D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&lt;0.001</w:t>
            </w:r>
          </w:p>
        </w:tc>
        <w:tc>
          <w:tcPr>
            <w:tcW w:w="2790" w:type="dxa"/>
          </w:tcPr>
          <w:p w14:paraId="5BC7DAF9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-0.472 (-0.575, -0.368)</w:t>
            </w:r>
          </w:p>
        </w:tc>
        <w:tc>
          <w:tcPr>
            <w:tcW w:w="985" w:type="dxa"/>
          </w:tcPr>
          <w:p w14:paraId="1D287972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&lt;0.001</w:t>
            </w:r>
          </w:p>
        </w:tc>
      </w:tr>
      <w:tr w:rsidR="0037035B" w:rsidRPr="0037035B" w14:paraId="16D946EF" w14:textId="77777777" w:rsidTr="001732CF">
        <w:tc>
          <w:tcPr>
            <w:tcW w:w="2515" w:type="dxa"/>
          </w:tcPr>
          <w:p w14:paraId="705C0803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5.2</w:t>
            </w:r>
          </w:p>
        </w:tc>
        <w:tc>
          <w:tcPr>
            <w:tcW w:w="2790" w:type="dxa"/>
          </w:tcPr>
          <w:p w14:paraId="15AC47F7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0.124 (0.085, 0.164)</w:t>
            </w:r>
          </w:p>
        </w:tc>
        <w:tc>
          <w:tcPr>
            <w:tcW w:w="990" w:type="dxa"/>
          </w:tcPr>
          <w:p w14:paraId="0D517F5D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&lt;0.001</w:t>
            </w:r>
          </w:p>
        </w:tc>
        <w:tc>
          <w:tcPr>
            <w:tcW w:w="2790" w:type="dxa"/>
          </w:tcPr>
          <w:p w14:paraId="0A8FC1D8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-0.141 (-0.180, -0.101)</w:t>
            </w:r>
          </w:p>
        </w:tc>
        <w:tc>
          <w:tcPr>
            <w:tcW w:w="985" w:type="dxa"/>
          </w:tcPr>
          <w:p w14:paraId="480C31A4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&lt;0.001</w:t>
            </w:r>
          </w:p>
        </w:tc>
      </w:tr>
      <w:tr w:rsidR="0037035B" w:rsidRPr="0037035B" w14:paraId="4EA1067D" w14:textId="77777777" w:rsidTr="001732CF">
        <w:tc>
          <w:tcPr>
            <w:tcW w:w="2515" w:type="dxa"/>
          </w:tcPr>
          <w:p w14:paraId="2882F6F3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2.4</w:t>
            </w:r>
          </w:p>
        </w:tc>
        <w:tc>
          <w:tcPr>
            <w:tcW w:w="2790" w:type="dxa"/>
          </w:tcPr>
          <w:p w14:paraId="43487DA0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0.055 (0.034, 0.076)</w:t>
            </w:r>
          </w:p>
        </w:tc>
        <w:tc>
          <w:tcPr>
            <w:tcW w:w="990" w:type="dxa"/>
          </w:tcPr>
          <w:p w14:paraId="4F08498D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&lt;0.001</w:t>
            </w:r>
          </w:p>
        </w:tc>
        <w:tc>
          <w:tcPr>
            <w:tcW w:w="2790" w:type="dxa"/>
          </w:tcPr>
          <w:p w14:paraId="0BFA8BAE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-0.055  (-0.076, -0.034)</w:t>
            </w:r>
          </w:p>
        </w:tc>
        <w:tc>
          <w:tcPr>
            <w:tcW w:w="985" w:type="dxa"/>
          </w:tcPr>
          <w:p w14:paraId="25CD4371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&lt;0.001</w:t>
            </w:r>
          </w:p>
        </w:tc>
      </w:tr>
      <w:tr w:rsidR="0037035B" w:rsidRPr="0037035B" w14:paraId="0871F127" w14:textId="77777777" w:rsidTr="001732CF">
        <w:tc>
          <w:tcPr>
            <w:tcW w:w="2515" w:type="dxa"/>
          </w:tcPr>
          <w:p w14:paraId="1282CB58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1.3</w:t>
            </w:r>
          </w:p>
        </w:tc>
        <w:tc>
          <w:tcPr>
            <w:tcW w:w="2790" w:type="dxa"/>
          </w:tcPr>
          <w:p w14:paraId="3EBFB1F4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0.034 (0.021, 0.046)</w:t>
            </w:r>
          </w:p>
        </w:tc>
        <w:tc>
          <w:tcPr>
            <w:tcW w:w="990" w:type="dxa"/>
          </w:tcPr>
          <w:p w14:paraId="5B1AC650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&lt;0.001</w:t>
            </w:r>
          </w:p>
        </w:tc>
        <w:tc>
          <w:tcPr>
            <w:tcW w:w="2790" w:type="dxa"/>
          </w:tcPr>
          <w:p w14:paraId="2D36E1C0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-0.021 (-0.034, -0.009)</w:t>
            </w:r>
          </w:p>
        </w:tc>
        <w:tc>
          <w:tcPr>
            <w:tcW w:w="985" w:type="dxa"/>
          </w:tcPr>
          <w:p w14:paraId="2D7F51CD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0.002</w:t>
            </w:r>
          </w:p>
        </w:tc>
      </w:tr>
      <w:tr w:rsidR="0037035B" w:rsidRPr="0037035B" w14:paraId="24A419DE" w14:textId="77777777" w:rsidTr="001732CF">
        <w:tc>
          <w:tcPr>
            <w:tcW w:w="2515" w:type="dxa"/>
          </w:tcPr>
          <w:p w14:paraId="163D2A2E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0.4</w:t>
            </w:r>
          </w:p>
        </w:tc>
        <w:tc>
          <w:tcPr>
            <w:tcW w:w="2790" w:type="dxa"/>
          </w:tcPr>
          <w:p w14:paraId="4387E55A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0.014 (0.009, 0.018)</w:t>
            </w:r>
          </w:p>
        </w:tc>
        <w:tc>
          <w:tcPr>
            <w:tcW w:w="990" w:type="dxa"/>
          </w:tcPr>
          <w:p w14:paraId="4F7681D7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&lt;0.001</w:t>
            </w:r>
          </w:p>
        </w:tc>
        <w:tc>
          <w:tcPr>
            <w:tcW w:w="2790" w:type="dxa"/>
          </w:tcPr>
          <w:p w14:paraId="105FEE46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-0.006 (-0.011, -0.002)</w:t>
            </w:r>
          </w:p>
        </w:tc>
        <w:tc>
          <w:tcPr>
            <w:tcW w:w="985" w:type="dxa"/>
          </w:tcPr>
          <w:p w14:paraId="4B44ACC0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0.002</w:t>
            </w:r>
          </w:p>
        </w:tc>
      </w:tr>
      <w:tr w:rsidR="0037035B" w:rsidRPr="0037035B" w14:paraId="30DA2671" w14:textId="77777777" w:rsidTr="001732CF">
        <w:tc>
          <w:tcPr>
            <w:tcW w:w="2515" w:type="dxa"/>
          </w:tcPr>
          <w:p w14:paraId="46812480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0.4 HT</w:t>
            </w:r>
          </w:p>
        </w:tc>
        <w:tc>
          <w:tcPr>
            <w:tcW w:w="2790" w:type="dxa"/>
          </w:tcPr>
          <w:p w14:paraId="63622DF2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0.004 (-0.002, 0.009)</w:t>
            </w:r>
          </w:p>
        </w:tc>
        <w:tc>
          <w:tcPr>
            <w:tcW w:w="990" w:type="dxa"/>
          </w:tcPr>
          <w:p w14:paraId="488988E3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0.22</w:t>
            </w:r>
          </w:p>
        </w:tc>
        <w:tc>
          <w:tcPr>
            <w:tcW w:w="2790" w:type="dxa"/>
          </w:tcPr>
          <w:p w14:paraId="5F553C7D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-0.026 (-0.032, -0.021)</w:t>
            </w:r>
          </w:p>
        </w:tc>
        <w:tc>
          <w:tcPr>
            <w:tcW w:w="985" w:type="dxa"/>
          </w:tcPr>
          <w:p w14:paraId="63FE60F3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&lt;0.001</w:t>
            </w:r>
          </w:p>
        </w:tc>
      </w:tr>
    </w:tbl>
    <w:p w14:paraId="3C018090" w14:textId="77777777" w:rsidR="0037035B" w:rsidRPr="0037035B" w:rsidRDefault="0037035B" w:rsidP="0037035B">
      <w:pPr>
        <w:spacing w:after="0" w:line="480" w:lineRule="auto"/>
        <w:ind w:left="720"/>
        <w:contextualSpacing/>
        <w:rPr>
          <w:rFonts w:ascii="Arial" w:eastAsia="Calibri" w:hAnsi="Arial" w:cs="Arial"/>
        </w:rPr>
      </w:pPr>
      <w:r w:rsidRPr="0037035B">
        <w:rPr>
          <w:rFonts w:ascii="Arial" w:eastAsia="Calibri" w:hAnsi="Arial" w:cs="Arial"/>
        </w:rPr>
        <w:t>Table Note: ISO=International Standards Organization, IN=Canadian Intensive, HT=high tar</w:t>
      </w:r>
    </w:p>
    <w:p w14:paraId="20ADE10B" w14:textId="77777777" w:rsidR="0037035B" w:rsidRPr="0037035B" w:rsidRDefault="0037035B" w:rsidP="0037035B">
      <w:pPr>
        <w:numPr>
          <w:ilvl w:val="0"/>
          <w:numId w:val="1"/>
        </w:numPr>
        <w:spacing w:after="0" w:line="480" w:lineRule="auto"/>
        <w:contextualSpacing/>
        <w:rPr>
          <w:rFonts w:ascii="Arial" w:eastAsia="Calibri" w:hAnsi="Arial" w:cs="Arial"/>
        </w:rPr>
      </w:pPr>
      <w:r w:rsidRPr="0037035B">
        <w:rPr>
          <w:rFonts w:ascii="Arial" w:eastAsia="Calibri" w:hAnsi="Arial" w:cs="Arial"/>
        </w:rPr>
        <w:t>Compensation Index and Change in Intensity calculated using IN methodology</w:t>
      </w:r>
    </w:p>
    <w:tbl>
      <w:tblPr>
        <w:tblStyle w:val="TableGrid1"/>
        <w:tblW w:w="0" w:type="auto"/>
        <w:tblInd w:w="720" w:type="dxa"/>
        <w:tblLook w:val="04A0" w:firstRow="1" w:lastRow="0" w:firstColumn="1" w:lastColumn="0" w:noHBand="0" w:noVBand="1"/>
      </w:tblPr>
      <w:tblGrid>
        <w:gridCol w:w="4225"/>
        <w:gridCol w:w="3240"/>
        <w:gridCol w:w="2605"/>
      </w:tblGrid>
      <w:tr w:rsidR="0037035B" w:rsidRPr="0037035B" w14:paraId="4192340A" w14:textId="77777777" w:rsidTr="001732CF">
        <w:tc>
          <w:tcPr>
            <w:tcW w:w="4225" w:type="dxa"/>
          </w:tcPr>
          <w:p w14:paraId="499F1679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Nicotine content (mg nicotine /g tobacco)</w:t>
            </w:r>
          </w:p>
        </w:tc>
        <w:tc>
          <w:tcPr>
            <w:tcW w:w="3240" w:type="dxa"/>
          </w:tcPr>
          <w:p w14:paraId="772DF1A0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CI (95% confidence interval)</w:t>
            </w:r>
          </w:p>
        </w:tc>
        <w:tc>
          <w:tcPr>
            <w:tcW w:w="2605" w:type="dxa"/>
          </w:tcPr>
          <w:p w14:paraId="389B86E1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Change in Intensity</w:t>
            </w:r>
          </w:p>
        </w:tc>
      </w:tr>
      <w:tr w:rsidR="0037035B" w:rsidRPr="0037035B" w14:paraId="200D33B4" w14:textId="77777777" w:rsidTr="001732CF">
        <w:tc>
          <w:tcPr>
            <w:tcW w:w="4225" w:type="dxa"/>
          </w:tcPr>
          <w:p w14:paraId="20E3365B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5.2</w:t>
            </w:r>
          </w:p>
        </w:tc>
        <w:tc>
          <w:tcPr>
            <w:tcW w:w="3240" w:type="dxa"/>
          </w:tcPr>
          <w:p w14:paraId="47A908EA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0.033 (-0.061, 0.147)</w:t>
            </w:r>
          </w:p>
        </w:tc>
        <w:tc>
          <w:tcPr>
            <w:tcW w:w="2605" w:type="dxa"/>
          </w:tcPr>
          <w:p w14:paraId="3AC7DA44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9.9%</w:t>
            </w:r>
          </w:p>
        </w:tc>
      </w:tr>
      <w:tr w:rsidR="0037035B" w:rsidRPr="0037035B" w14:paraId="6F3B63A2" w14:textId="77777777" w:rsidTr="001732CF">
        <w:tc>
          <w:tcPr>
            <w:tcW w:w="4225" w:type="dxa"/>
          </w:tcPr>
          <w:p w14:paraId="3585416E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2.4</w:t>
            </w:r>
          </w:p>
        </w:tc>
        <w:tc>
          <w:tcPr>
            <w:tcW w:w="3240" w:type="dxa"/>
          </w:tcPr>
          <w:p w14:paraId="542BE5E9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0.011 (-0.022, 0.0510</w:t>
            </w:r>
          </w:p>
        </w:tc>
        <w:tc>
          <w:tcPr>
            <w:tcW w:w="2605" w:type="dxa"/>
          </w:tcPr>
          <w:p w14:paraId="33200A64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7.4%</w:t>
            </w:r>
          </w:p>
        </w:tc>
      </w:tr>
      <w:tr w:rsidR="0037035B" w:rsidRPr="0037035B" w14:paraId="67F433B2" w14:textId="77777777" w:rsidTr="001732CF">
        <w:tc>
          <w:tcPr>
            <w:tcW w:w="4225" w:type="dxa"/>
          </w:tcPr>
          <w:p w14:paraId="546A3EBA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1.3</w:t>
            </w:r>
          </w:p>
        </w:tc>
        <w:tc>
          <w:tcPr>
            <w:tcW w:w="3240" w:type="dxa"/>
          </w:tcPr>
          <w:p w14:paraId="0AF54F99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0.008 (-0.008, 0.027)</w:t>
            </w:r>
          </w:p>
        </w:tc>
        <w:tc>
          <w:tcPr>
            <w:tcW w:w="2605" w:type="dxa"/>
          </w:tcPr>
          <w:p w14:paraId="7FFB54E1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10%</w:t>
            </w:r>
          </w:p>
        </w:tc>
      </w:tr>
      <w:tr w:rsidR="0037035B" w:rsidRPr="0037035B" w14:paraId="7BA6FB10" w14:textId="77777777" w:rsidTr="001732CF">
        <w:tc>
          <w:tcPr>
            <w:tcW w:w="4225" w:type="dxa"/>
          </w:tcPr>
          <w:p w14:paraId="1E702C87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0.4</w:t>
            </w:r>
          </w:p>
        </w:tc>
        <w:tc>
          <w:tcPr>
            <w:tcW w:w="3240" w:type="dxa"/>
          </w:tcPr>
          <w:p w14:paraId="5068E9FE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0.006 (0.000, 0.013)</w:t>
            </w:r>
          </w:p>
        </w:tc>
        <w:tc>
          <w:tcPr>
            <w:tcW w:w="2605" w:type="dxa"/>
          </w:tcPr>
          <w:p w14:paraId="63E5A2E4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22.4%</w:t>
            </w:r>
          </w:p>
        </w:tc>
      </w:tr>
      <w:tr w:rsidR="0037035B" w:rsidRPr="0037035B" w14:paraId="286C280C" w14:textId="77777777" w:rsidTr="001732CF">
        <w:tc>
          <w:tcPr>
            <w:tcW w:w="4225" w:type="dxa"/>
          </w:tcPr>
          <w:p w14:paraId="4FFA86C7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0.4 HT</w:t>
            </w:r>
          </w:p>
        </w:tc>
        <w:tc>
          <w:tcPr>
            <w:tcW w:w="3240" w:type="dxa"/>
          </w:tcPr>
          <w:p w14:paraId="591164C5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-0.007 (-0.014, 0.002)</w:t>
            </w:r>
          </w:p>
        </w:tc>
        <w:tc>
          <w:tcPr>
            <w:tcW w:w="2605" w:type="dxa"/>
          </w:tcPr>
          <w:p w14:paraId="0B53C9AA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-13.8%</w:t>
            </w:r>
          </w:p>
        </w:tc>
      </w:tr>
    </w:tbl>
    <w:p w14:paraId="58490B0E" w14:textId="77777777" w:rsidR="0037035B" w:rsidRPr="0037035B" w:rsidRDefault="0037035B" w:rsidP="0037035B">
      <w:pPr>
        <w:spacing w:after="0" w:line="480" w:lineRule="auto"/>
        <w:ind w:left="720"/>
        <w:contextualSpacing/>
        <w:rPr>
          <w:rFonts w:ascii="Arial" w:eastAsia="Calibri" w:hAnsi="Arial" w:cs="Arial"/>
        </w:rPr>
      </w:pPr>
      <w:r w:rsidRPr="0037035B">
        <w:rPr>
          <w:rFonts w:ascii="Arial" w:eastAsia="Calibri" w:hAnsi="Arial" w:cs="Arial"/>
        </w:rPr>
        <w:t>Table Note: CI=compensation index, HT=high tar</w:t>
      </w:r>
    </w:p>
    <w:p w14:paraId="053A08DB" w14:textId="77777777" w:rsidR="0037035B" w:rsidRPr="0037035B" w:rsidRDefault="0037035B" w:rsidP="0037035B">
      <w:pPr>
        <w:spacing w:after="0" w:line="480" w:lineRule="auto"/>
        <w:ind w:left="720"/>
        <w:contextualSpacing/>
        <w:rPr>
          <w:rFonts w:ascii="Arial" w:eastAsia="Calibri" w:hAnsi="Arial" w:cs="Arial"/>
        </w:rPr>
      </w:pPr>
    </w:p>
    <w:p w14:paraId="1E727B33" w14:textId="47ADF31A" w:rsidR="0037035B" w:rsidRPr="0037035B" w:rsidRDefault="0037035B" w:rsidP="0037035B">
      <w:pPr>
        <w:numPr>
          <w:ilvl w:val="0"/>
          <w:numId w:val="1"/>
        </w:numPr>
        <w:spacing w:after="0" w:line="480" w:lineRule="auto"/>
        <w:contextualSpacing/>
        <w:rPr>
          <w:rFonts w:ascii="Arial" w:eastAsia="Calibri" w:hAnsi="Arial" w:cs="Arial"/>
        </w:rPr>
      </w:pPr>
      <w:r w:rsidRPr="0037035B">
        <w:rPr>
          <w:rFonts w:ascii="Arial" w:eastAsia="Calibri" w:hAnsi="Arial" w:cs="Arial"/>
        </w:rPr>
        <w:t>Cigarettes per day during Week 6 of clinical trial</w:t>
      </w:r>
    </w:p>
    <w:tbl>
      <w:tblPr>
        <w:tblStyle w:val="TableGrid1"/>
        <w:tblW w:w="0" w:type="auto"/>
        <w:tblInd w:w="720" w:type="dxa"/>
        <w:tblLook w:val="04A0" w:firstRow="1" w:lastRow="0" w:firstColumn="1" w:lastColumn="0" w:noHBand="0" w:noVBand="1"/>
      </w:tblPr>
      <w:tblGrid>
        <w:gridCol w:w="4315"/>
        <w:gridCol w:w="3353"/>
      </w:tblGrid>
      <w:tr w:rsidR="001732CF" w:rsidRPr="0037035B" w14:paraId="76D64279" w14:textId="77777777" w:rsidTr="00D75811">
        <w:trPr>
          <w:trHeight w:hRule="exact" w:val="288"/>
        </w:trPr>
        <w:tc>
          <w:tcPr>
            <w:tcW w:w="7668" w:type="dxa"/>
            <w:gridSpan w:val="2"/>
          </w:tcPr>
          <w:p w14:paraId="01BE2677" w14:textId="77358924" w:rsidR="001732CF" w:rsidRPr="001732CF" w:rsidRDefault="00D75811" w:rsidP="0037035B">
            <w:pPr>
              <w:spacing w:after="0" w:line="240" w:lineRule="auto"/>
              <w:contextualSpacing/>
              <w:rPr>
                <w:rFonts w:ascii="Arial" w:eastAsia="Calibri" w:hAnsi="Arial" w:cs="Arial"/>
                <w:b/>
              </w:rPr>
            </w:pPr>
            <w:r>
              <w:rPr>
                <w:rFonts w:ascii="Arial" w:eastAsia="Calibri" w:hAnsi="Arial" w:cs="Arial"/>
                <w:b/>
              </w:rPr>
              <w:t xml:space="preserve">All participants in clinical trial </w:t>
            </w:r>
            <w:r w:rsidR="001732CF" w:rsidRPr="001732CF">
              <w:rPr>
                <w:rFonts w:ascii="Arial" w:eastAsia="Calibri" w:hAnsi="Arial" w:cs="Arial"/>
                <w:b/>
              </w:rPr>
              <w:t xml:space="preserve">(data replicated from primary paper </w:t>
            </w:r>
            <w:r w:rsidR="001732CF" w:rsidRPr="001732CF">
              <w:rPr>
                <w:rFonts w:ascii="Arial" w:eastAsia="Calibri" w:hAnsi="Arial" w:cs="Arial"/>
                <w:b/>
              </w:rPr>
              <w:fldChar w:fldCharType="begin">
                <w:fldData xml:space="preserve">PEVuZE5vdGU+PENpdGU+PEF1dGhvcj5Eb25ueTwvQXV0aG9yPjxZZWFyPjIwMTU8L1llYXI+PFJl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</w:fldData>
              </w:fldChar>
            </w:r>
            <w:r w:rsidR="001732CF" w:rsidRPr="001732CF">
              <w:rPr>
                <w:rFonts w:ascii="Arial" w:eastAsia="Calibri" w:hAnsi="Arial" w:cs="Arial"/>
                <w:b/>
              </w:rPr>
              <w:instrText xml:space="preserve"> ADDIN EN.CITE </w:instrText>
            </w:r>
            <w:r w:rsidR="001732CF" w:rsidRPr="001732CF">
              <w:rPr>
                <w:rFonts w:ascii="Arial" w:eastAsia="Calibri" w:hAnsi="Arial" w:cs="Arial"/>
                <w:b/>
              </w:rPr>
              <w:fldChar w:fldCharType="begin">
                <w:fldData xml:space="preserve">PEVuZE5vdGU+PENpdGU+PEF1dGhvcj5Eb25ueTwvQXV0aG9yPjxZZWFyPjIwMTU8L1llYXI+PFJl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</w:fldData>
              </w:fldChar>
            </w:r>
            <w:r w:rsidR="001732CF" w:rsidRPr="001732CF">
              <w:rPr>
                <w:rFonts w:ascii="Arial" w:eastAsia="Calibri" w:hAnsi="Arial" w:cs="Arial"/>
                <w:b/>
              </w:rPr>
              <w:instrText xml:space="preserve"> ADDIN EN.CITE.DATA </w:instrText>
            </w:r>
            <w:r w:rsidR="001732CF" w:rsidRPr="001732CF">
              <w:rPr>
                <w:rFonts w:ascii="Arial" w:eastAsia="Calibri" w:hAnsi="Arial" w:cs="Arial"/>
                <w:b/>
              </w:rPr>
            </w:r>
            <w:r w:rsidR="001732CF" w:rsidRPr="001732CF">
              <w:rPr>
                <w:rFonts w:ascii="Arial" w:eastAsia="Calibri" w:hAnsi="Arial" w:cs="Arial"/>
                <w:b/>
              </w:rPr>
              <w:fldChar w:fldCharType="end"/>
            </w:r>
            <w:r w:rsidR="001732CF" w:rsidRPr="001732CF">
              <w:rPr>
                <w:rFonts w:ascii="Arial" w:eastAsia="Calibri" w:hAnsi="Arial" w:cs="Arial"/>
                <w:b/>
              </w:rPr>
            </w:r>
            <w:r w:rsidR="001732CF" w:rsidRPr="001732CF">
              <w:rPr>
                <w:rFonts w:ascii="Arial" w:eastAsia="Calibri" w:hAnsi="Arial" w:cs="Arial"/>
                <w:b/>
              </w:rPr>
              <w:fldChar w:fldCharType="separate"/>
            </w:r>
            <w:r w:rsidR="001732CF" w:rsidRPr="001732CF">
              <w:rPr>
                <w:rFonts w:ascii="Arial" w:eastAsia="Calibri" w:hAnsi="Arial" w:cs="Arial"/>
                <w:b/>
                <w:noProof/>
              </w:rPr>
              <w:t>[3]</w:t>
            </w:r>
            <w:r w:rsidR="001732CF" w:rsidRPr="001732CF">
              <w:rPr>
                <w:rFonts w:ascii="Arial" w:eastAsia="Calibri" w:hAnsi="Arial" w:cs="Arial"/>
                <w:b/>
              </w:rPr>
              <w:fldChar w:fldCharType="end"/>
            </w:r>
            <w:r w:rsidR="001732CF" w:rsidRPr="001732CF">
              <w:rPr>
                <w:rFonts w:ascii="Arial" w:eastAsia="Calibri" w:hAnsi="Arial" w:cs="Arial"/>
                <w:b/>
              </w:rPr>
              <w:t>)</w:t>
            </w:r>
          </w:p>
        </w:tc>
      </w:tr>
      <w:tr w:rsidR="0037035B" w:rsidRPr="0037035B" w14:paraId="0D5A9B1A" w14:textId="77777777" w:rsidTr="00D75811">
        <w:trPr>
          <w:trHeight w:hRule="exact" w:val="288"/>
        </w:trPr>
        <w:tc>
          <w:tcPr>
            <w:tcW w:w="4315" w:type="dxa"/>
          </w:tcPr>
          <w:p w14:paraId="28ED0B80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Nicotine content (mg nicotine / g tobacco)</w:t>
            </w:r>
          </w:p>
        </w:tc>
        <w:tc>
          <w:tcPr>
            <w:tcW w:w="3353" w:type="dxa"/>
          </w:tcPr>
          <w:p w14:paraId="28DEFB47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Cigarettes per day</w:t>
            </w:r>
          </w:p>
        </w:tc>
      </w:tr>
      <w:tr w:rsidR="0037035B" w:rsidRPr="0037035B" w14:paraId="4D95DB51" w14:textId="77777777" w:rsidTr="00D75811">
        <w:trPr>
          <w:trHeight w:hRule="exact" w:val="288"/>
        </w:trPr>
        <w:tc>
          <w:tcPr>
            <w:tcW w:w="4315" w:type="dxa"/>
          </w:tcPr>
          <w:p w14:paraId="67FCF2C9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 xml:space="preserve">15.8 </w:t>
            </w:r>
          </w:p>
        </w:tc>
        <w:tc>
          <w:tcPr>
            <w:tcW w:w="3353" w:type="dxa"/>
          </w:tcPr>
          <w:p w14:paraId="6DFAE7A7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21.3</w:t>
            </w:r>
          </w:p>
        </w:tc>
      </w:tr>
      <w:tr w:rsidR="0037035B" w:rsidRPr="0037035B" w14:paraId="49B0B3B4" w14:textId="77777777" w:rsidTr="00D75811">
        <w:trPr>
          <w:trHeight w:hRule="exact" w:val="288"/>
        </w:trPr>
        <w:tc>
          <w:tcPr>
            <w:tcW w:w="4315" w:type="dxa"/>
          </w:tcPr>
          <w:p w14:paraId="090B90C4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5.2</w:t>
            </w:r>
          </w:p>
        </w:tc>
        <w:tc>
          <w:tcPr>
            <w:tcW w:w="3353" w:type="dxa"/>
          </w:tcPr>
          <w:p w14:paraId="1BBD569E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20.8</w:t>
            </w:r>
          </w:p>
        </w:tc>
      </w:tr>
      <w:tr w:rsidR="0037035B" w:rsidRPr="0037035B" w14:paraId="4A3E6E58" w14:textId="77777777" w:rsidTr="00D75811">
        <w:trPr>
          <w:trHeight w:hRule="exact" w:val="288"/>
        </w:trPr>
        <w:tc>
          <w:tcPr>
            <w:tcW w:w="4315" w:type="dxa"/>
          </w:tcPr>
          <w:p w14:paraId="1AEAE519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2.4</w:t>
            </w:r>
          </w:p>
        </w:tc>
        <w:tc>
          <w:tcPr>
            <w:tcW w:w="3353" w:type="dxa"/>
          </w:tcPr>
          <w:p w14:paraId="4063A85A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16.5</w:t>
            </w:r>
          </w:p>
        </w:tc>
      </w:tr>
      <w:tr w:rsidR="0037035B" w:rsidRPr="0037035B" w14:paraId="12113710" w14:textId="77777777" w:rsidTr="00D75811">
        <w:trPr>
          <w:trHeight w:hRule="exact" w:val="288"/>
        </w:trPr>
        <w:tc>
          <w:tcPr>
            <w:tcW w:w="4315" w:type="dxa"/>
          </w:tcPr>
          <w:p w14:paraId="581C0427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1.3</w:t>
            </w:r>
          </w:p>
        </w:tc>
        <w:tc>
          <w:tcPr>
            <w:tcW w:w="3353" w:type="dxa"/>
          </w:tcPr>
          <w:p w14:paraId="45D8325F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16.3</w:t>
            </w:r>
          </w:p>
        </w:tc>
      </w:tr>
      <w:tr w:rsidR="0037035B" w:rsidRPr="0037035B" w14:paraId="5400F437" w14:textId="77777777" w:rsidTr="00D75811">
        <w:trPr>
          <w:trHeight w:hRule="exact" w:val="288"/>
        </w:trPr>
        <w:tc>
          <w:tcPr>
            <w:tcW w:w="4315" w:type="dxa"/>
          </w:tcPr>
          <w:p w14:paraId="397A1E67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0.4</w:t>
            </w:r>
          </w:p>
        </w:tc>
        <w:tc>
          <w:tcPr>
            <w:tcW w:w="3353" w:type="dxa"/>
          </w:tcPr>
          <w:p w14:paraId="1CED3B19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14.9</w:t>
            </w:r>
          </w:p>
        </w:tc>
      </w:tr>
      <w:tr w:rsidR="0037035B" w:rsidRPr="0037035B" w14:paraId="7C805DE1" w14:textId="77777777" w:rsidTr="00D75811">
        <w:trPr>
          <w:trHeight w:hRule="exact" w:val="288"/>
        </w:trPr>
        <w:tc>
          <w:tcPr>
            <w:tcW w:w="4315" w:type="dxa"/>
          </w:tcPr>
          <w:p w14:paraId="43A5BC6B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0.4 HT</w:t>
            </w:r>
          </w:p>
        </w:tc>
        <w:tc>
          <w:tcPr>
            <w:tcW w:w="3353" w:type="dxa"/>
          </w:tcPr>
          <w:p w14:paraId="483A37ED" w14:textId="77777777" w:rsidR="0037035B" w:rsidRPr="0037035B" w:rsidRDefault="0037035B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15.8</w:t>
            </w:r>
            <w:bookmarkStart w:id="0" w:name="_GoBack"/>
            <w:bookmarkEnd w:id="0"/>
          </w:p>
        </w:tc>
      </w:tr>
      <w:tr w:rsidR="001732CF" w:rsidRPr="0037035B" w14:paraId="49731449" w14:textId="77777777" w:rsidTr="00D75811">
        <w:trPr>
          <w:trHeight w:hRule="exact" w:val="288"/>
        </w:trPr>
        <w:tc>
          <w:tcPr>
            <w:tcW w:w="7668" w:type="dxa"/>
            <w:gridSpan w:val="2"/>
          </w:tcPr>
          <w:p w14:paraId="3A682C2A" w14:textId="2F8BEB88" w:rsidR="001732CF" w:rsidRPr="001732CF" w:rsidRDefault="001732CF" w:rsidP="001732CF">
            <w:pPr>
              <w:spacing w:after="0" w:line="240" w:lineRule="auto"/>
              <w:contextualSpacing/>
              <w:rPr>
                <w:rFonts w:ascii="Arial" w:eastAsia="Calibri" w:hAnsi="Arial" w:cs="Arial"/>
                <w:b/>
              </w:rPr>
            </w:pPr>
            <w:r>
              <w:rPr>
                <w:rFonts w:ascii="Arial" w:eastAsia="Calibri" w:hAnsi="Arial" w:cs="Arial"/>
                <w:b/>
              </w:rPr>
              <w:t>Subset of participants included in cigarette butt a</w:t>
            </w:r>
            <w:r w:rsidRPr="001732CF">
              <w:rPr>
                <w:rFonts w:ascii="Arial" w:eastAsia="Calibri" w:hAnsi="Arial" w:cs="Arial"/>
                <w:b/>
              </w:rPr>
              <w:t>nalysis</w:t>
            </w:r>
          </w:p>
        </w:tc>
      </w:tr>
      <w:tr w:rsidR="001732CF" w:rsidRPr="0037035B" w14:paraId="03817283" w14:textId="77777777" w:rsidTr="00D75811">
        <w:trPr>
          <w:trHeight w:hRule="exact" w:val="288"/>
        </w:trPr>
        <w:tc>
          <w:tcPr>
            <w:tcW w:w="4315" w:type="dxa"/>
          </w:tcPr>
          <w:p w14:paraId="11CF0E55" w14:textId="1812C2AA" w:rsidR="001732CF" w:rsidRPr="0037035B" w:rsidRDefault="001732CF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Nicotine content (mg nicotine / g tobacco)</w:t>
            </w:r>
          </w:p>
        </w:tc>
        <w:tc>
          <w:tcPr>
            <w:tcW w:w="3353" w:type="dxa"/>
          </w:tcPr>
          <w:p w14:paraId="4F657D36" w14:textId="22C2BAA4" w:rsidR="001732CF" w:rsidRDefault="001732CF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Cigarettes per day</w:t>
            </w:r>
          </w:p>
        </w:tc>
      </w:tr>
      <w:tr w:rsidR="001732CF" w:rsidRPr="0037035B" w14:paraId="76E9D66A" w14:textId="77777777" w:rsidTr="00D75811">
        <w:trPr>
          <w:trHeight w:hRule="exact" w:val="288"/>
        </w:trPr>
        <w:tc>
          <w:tcPr>
            <w:tcW w:w="4315" w:type="dxa"/>
          </w:tcPr>
          <w:p w14:paraId="5EDE03DE" w14:textId="68A0DB17" w:rsidR="001732CF" w:rsidRPr="0037035B" w:rsidRDefault="001732CF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 xml:space="preserve">15.8 </w:t>
            </w:r>
          </w:p>
        </w:tc>
        <w:tc>
          <w:tcPr>
            <w:tcW w:w="3353" w:type="dxa"/>
          </w:tcPr>
          <w:p w14:paraId="06474334" w14:textId="31ED723A" w:rsidR="001732CF" w:rsidRPr="0037035B" w:rsidRDefault="001732CF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21.8</w:t>
            </w:r>
          </w:p>
        </w:tc>
      </w:tr>
      <w:tr w:rsidR="001732CF" w:rsidRPr="0037035B" w14:paraId="4A163946" w14:textId="77777777" w:rsidTr="00D75811">
        <w:trPr>
          <w:trHeight w:hRule="exact" w:val="288"/>
        </w:trPr>
        <w:tc>
          <w:tcPr>
            <w:tcW w:w="4315" w:type="dxa"/>
          </w:tcPr>
          <w:p w14:paraId="03D38704" w14:textId="7E01F770" w:rsidR="001732CF" w:rsidRPr="0037035B" w:rsidRDefault="001732CF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5.2</w:t>
            </w:r>
          </w:p>
        </w:tc>
        <w:tc>
          <w:tcPr>
            <w:tcW w:w="3353" w:type="dxa"/>
          </w:tcPr>
          <w:p w14:paraId="64EF4425" w14:textId="7D43E1B9" w:rsidR="001732CF" w:rsidRPr="0037035B" w:rsidRDefault="001732CF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22.8</w:t>
            </w:r>
          </w:p>
        </w:tc>
      </w:tr>
      <w:tr w:rsidR="001732CF" w:rsidRPr="0037035B" w14:paraId="42FDC096" w14:textId="77777777" w:rsidTr="00D75811">
        <w:trPr>
          <w:trHeight w:hRule="exact" w:val="288"/>
        </w:trPr>
        <w:tc>
          <w:tcPr>
            <w:tcW w:w="4315" w:type="dxa"/>
          </w:tcPr>
          <w:p w14:paraId="51A0199B" w14:textId="2C7E8E15" w:rsidR="001732CF" w:rsidRPr="0037035B" w:rsidRDefault="001732CF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2.4</w:t>
            </w:r>
          </w:p>
        </w:tc>
        <w:tc>
          <w:tcPr>
            <w:tcW w:w="3353" w:type="dxa"/>
          </w:tcPr>
          <w:p w14:paraId="06032DB9" w14:textId="3037816D" w:rsidR="001732CF" w:rsidRPr="0037035B" w:rsidRDefault="001732CF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16.4</w:t>
            </w:r>
          </w:p>
        </w:tc>
      </w:tr>
      <w:tr w:rsidR="001732CF" w:rsidRPr="0037035B" w14:paraId="2A8A823B" w14:textId="77777777" w:rsidTr="00D75811">
        <w:trPr>
          <w:trHeight w:hRule="exact" w:val="288"/>
        </w:trPr>
        <w:tc>
          <w:tcPr>
            <w:tcW w:w="4315" w:type="dxa"/>
          </w:tcPr>
          <w:p w14:paraId="1BD2250B" w14:textId="0E1D81FD" w:rsidR="001732CF" w:rsidRPr="0037035B" w:rsidRDefault="001732CF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1.3</w:t>
            </w:r>
          </w:p>
        </w:tc>
        <w:tc>
          <w:tcPr>
            <w:tcW w:w="3353" w:type="dxa"/>
          </w:tcPr>
          <w:p w14:paraId="67E3D5B5" w14:textId="5C6CF8F4" w:rsidR="001732CF" w:rsidRPr="0037035B" w:rsidRDefault="001732CF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17.2</w:t>
            </w:r>
          </w:p>
        </w:tc>
      </w:tr>
      <w:tr w:rsidR="001732CF" w:rsidRPr="0037035B" w14:paraId="5DA17BD5" w14:textId="77777777" w:rsidTr="00D75811">
        <w:trPr>
          <w:trHeight w:hRule="exact" w:val="288"/>
        </w:trPr>
        <w:tc>
          <w:tcPr>
            <w:tcW w:w="4315" w:type="dxa"/>
          </w:tcPr>
          <w:p w14:paraId="1EB2E67B" w14:textId="1D108FE5" w:rsidR="001732CF" w:rsidRPr="0037035B" w:rsidRDefault="001732CF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0.4</w:t>
            </w:r>
          </w:p>
        </w:tc>
        <w:tc>
          <w:tcPr>
            <w:tcW w:w="3353" w:type="dxa"/>
          </w:tcPr>
          <w:p w14:paraId="5040B661" w14:textId="5B9797FC" w:rsidR="001732CF" w:rsidRPr="0037035B" w:rsidRDefault="001732CF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15.2</w:t>
            </w:r>
          </w:p>
        </w:tc>
      </w:tr>
      <w:tr w:rsidR="001732CF" w:rsidRPr="0037035B" w14:paraId="43CA72CC" w14:textId="77777777" w:rsidTr="00D75811">
        <w:trPr>
          <w:trHeight w:hRule="exact" w:val="288"/>
        </w:trPr>
        <w:tc>
          <w:tcPr>
            <w:tcW w:w="4315" w:type="dxa"/>
          </w:tcPr>
          <w:p w14:paraId="171876FE" w14:textId="1F6CF486" w:rsidR="001732CF" w:rsidRPr="0037035B" w:rsidRDefault="001732CF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 w:rsidRPr="0037035B">
              <w:rPr>
                <w:rFonts w:ascii="Arial" w:eastAsia="Calibri" w:hAnsi="Arial" w:cs="Arial"/>
              </w:rPr>
              <w:t>0.4 HT</w:t>
            </w:r>
          </w:p>
        </w:tc>
        <w:tc>
          <w:tcPr>
            <w:tcW w:w="3353" w:type="dxa"/>
          </w:tcPr>
          <w:p w14:paraId="2099B53C" w14:textId="61AE753D" w:rsidR="001732CF" w:rsidRPr="0037035B" w:rsidRDefault="001732CF" w:rsidP="0037035B">
            <w:pPr>
              <w:spacing w:after="0" w:line="240" w:lineRule="auto"/>
              <w:contextualSpacing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17.1</w:t>
            </w:r>
          </w:p>
        </w:tc>
      </w:tr>
    </w:tbl>
    <w:p w14:paraId="639E7852" w14:textId="77777777" w:rsidR="0037035B" w:rsidRPr="0037035B" w:rsidRDefault="0037035B" w:rsidP="0037035B">
      <w:pPr>
        <w:spacing w:after="0" w:line="480" w:lineRule="auto"/>
        <w:ind w:left="720"/>
        <w:contextualSpacing/>
        <w:rPr>
          <w:rFonts w:ascii="Arial" w:eastAsia="Calibri" w:hAnsi="Arial" w:cs="Arial"/>
        </w:rPr>
      </w:pPr>
      <w:r w:rsidRPr="0037035B">
        <w:rPr>
          <w:rFonts w:ascii="Arial" w:eastAsia="Calibri" w:hAnsi="Arial" w:cs="Arial"/>
        </w:rPr>
        <w:t>Table Note: HT=high tar</w:t>
      </w:r>
    </w:p>
    <w:p w14:paraId="7FA43411" w14:textId="6EFBCB17" w:rsidR="001732CF" w:rsidRPr="0037035B" w:rsidRDefault="001732CF" w:rsidP="0037035B">
      <w:pPr>
        <w:rPr>
          <w:rFonts w:ascii="Arial" w:eastAsia="Calibri" w:hAnsi="Arial" w:cs="Arial"/>
        </w:rPr>
      </w:pPr>
    </w:p>
    <w:sectPr w:rsidR="001732CF" w:rsidRPr="0037035B" w:rsidSect="00D513ED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Yu Gothic Light">
    <w:altName w:val="游ゴシック Light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D996133"/>
    <w:multiLevelType w:val="hybridMultilevel"/>
    <w:tmpl w:val="43E4D8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2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513ED"/>
    <w:rsid w:val="000223D2"/>
    <w:rsid w:val="00052FEC"/>
    <w:rsid w:val="00054C08"/>
    <w:rsid w:val="00063649"/>
    <w:rsid w:val="00084DA5"/>
    <w:rsid w:val="00095D8D"/>
    <w:rsid w:val="000D0FE5"/>
    <w:rsid w:val="000D1365"/>
    <w:rsid w:val="000E3269"/>
    <w:rsid w:val="000E4B5E"/>
    <w:rsid w:val="000E64C0"/>
    <w:rsid w:val="00125386"/>
    <w:rsid w:val="00131B13"/>
    <w:rsid w:val="00170EEC"/>
    <w:rsid w:val="0017311F"/>
    <w:rsid w:val="001732CF"/>
    <w:rsid w:val="00187779"/>
    <w:rsid w:val="001B5ED9"/>
    <w:rsid w:val="001D2967"/>
    <w:rsid w:val="00234245"/>
    <w:rsid w:val="00250F50"/>
    <w:rsid w:val="00256B06"/>
    <w:rsid w:val="00267E7D"/>
    <w:rsid w:val="002713BF"/>
    <w:rsid w:val="002A68AD"/>
    <w:rsid w:val="002A6FEF"/>
    <w:rsid w:val="002B207D"/>
    <w:rsid w:val="002B71AD"/>
    <w:rsid w:val="002E2146"/>
    <w:rsid w:val="002F28D3"/>
    <w:rsid w:val="002F5E81"/>
    <w:rsid w:val="00300134"/>
    <w:rsid w:val="0031567C"/>
    <w:rsid w:val="003440D5"/>
    <w:rsid w:val="00347F0F"/>
    <w:rsid w:val="0037035B"/>
    <w:rsid w:val="003822BE"/>
    <w:rsid w:val="0039253D"/>
    <w:rsid w:val="003B7524"/>
    <w:rsid w:val="003E71C2"/>
    <w:rsid w:val="0041782F"/>
    <w:rsid w:val="0042611A"/>
    <w:rsid w:val="004617F9"/>
    <w:rsid w:val="004643B7"/>
    <w:rsid w:val="0047413F"/>
    <w:rsid w:val="00475EF2"/>
    <w:rsid w:val="00484B33"/>
    <w:rsid w:val="004A2C0F"/>
    <w:rsid w:val="004A3374"/>
    <w:rsid w:val="004B0754"/>
    <w:rsid w:val="004B1682"/>
    <w:rsid w:val="00523F15"/>
    <w:rsid w:val="00531BEA"/>
    <w:rsid w:val="00537409"/>
    <w:rsid w:val="00554F99"/>
    <w:rsid w:val="00564C7A"/>
    <w:rsid w:val="00592A3B"/>
    <w:rsid w:val="005A7507"/>
    <w:rsid w:val="005E5BB9"/>
    <w:rsid w:val="00602235"/>
    <w:rsid w:val="00626DEC"/>
    <w:rsid w:val="0062735D"/>
    <w:rsid w:val="00653593"/>
    <w:rsid w:val="00680822"/>
    <w:rsid w:val="00685D71"/>
    <w:rsid w:val="006B1D92"/>
    <w:rsid w:val="006C634E"/>
    <w:rsid w:val="00710387"/>
    <w:rsid w:val="00751B5B"/>
    <w:rsid w:val="00762E48"/>
    <w:rsid w:val="00763C86"/>
    <w:rsid w:val="007652A4"/>
    <w:rsid w:val="007715C6"/>
    <w:rsid w:val="00787D78"/>
    <w:rsid w:val="007A1FAC"/>
    <w:rsid w:val="007A5EC8"/>
    <w:rsid w:val="007B673F"/>
    <w:rsid w:val="007B7241"/>
    <w:rsid w:val="007C360C"/>
    <w:rsid w:val="007D4F6B"/>
    <w:rsid w:val="008060E8"/>
    <w:rsid w:val="008450CC"/>
    <w:rsid w:val="00853CF9"/>
    <w:rsid w:val="00860DD8"/>
    <w:rsid w:val="00861677"/>
    <w:rsid w:val="008629A3"/>
    <w:rsid w:val="00864EC6"/>
    <w:rsid w:val="00892D41"/>
    <w:rsid w:val="008B0A3E"/>
    <w:rsid w:val="008B323E"/>
    <w:rsid w:val="008B4A0F"/>
    <w:rsid w:val="008E7A01"/>
    <w:rsid w:val="00901504"/>
    <w:rsid w:val="00936138"/>
    <w:rsid w:val="00992FEF"/>
    <w:rsid w:val="00A1055C"/>
    <w:rsid w:val="00A34686"/>
    <w:rsid w:val="00A56379"/>
    <w:rsid w:val="00A62B95"/>
    <w:rsid w:val="00A65612"/>
    <w:rsid w:val="00A65919"/>
    <w:rsid w:val="00AE418F"/>
    <w:rsid w:val="00B263B3"/>
    <w:rsid w:val="00B302C3"/>
    <w:rsid w:val="00B31D6D"/>
    <w:rsid w:val="00B50DDA"/>
    <w:rsid w:val="00B606CB"/>
    <w:rsid w:val="00B65AD7"/>
    <w:rsid w:val="00B81BE4"/>
    <w:rsid w:val="00B86452"/>
    <w:rsid w:val="00B869EB"/>
    <w:rsid w:val="00B90B69"/>
    <w:rsid w:val="00BB273B"/>
    <w:rsid w:val="00C07D2E"/>
    <w:rsid w:val="00C45ECF"/>
    <w:rsid w:val="00C86323"/>
    <w:rsid w:val="00D25C10"/>
    <w:rsid w:val="00D513ED"/>
    <w:rsid w:val="00D75811"/>
    <w:rsid w:val="00D917F8"/>
    <w:rsid w:val="00DA6B0E"/>
    <w:rsid w:val="00DC1234"/>
    <w:rsid w:val="00DD3031"/>
    <w:rsid w:val="00E21FAF"/>
    <w:rsid w:val="00E460C0"/>
    <w:rsid w:val="00E85A79"/>
    <w:rsid w:val="00E9000A"/>
    <w:rsid w:val="00F0053D"/>
    <w:rsid w:val="00F20FD6"/>
    <w:rsid w:val="00F21645"/>
    <w:rsid w:val="00F3131F"/>
    <w:rsid w:val="00F316B7"/>
    <w:rsid w:val="00F43C4D"/>
    <w:rsid w:val="00F75BAF"/>
    <w:rsid w:val="00FB28D0"/>
    <w:rsid w:val="00FC4676"/>
    <w:rsid w:val="00FE7A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9F18C67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513ED"/>
    <w:pPr>
      <w:spacing w:after="160" w:line="259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513ED"/>
    <w:pPr>
      <w:ind w:left="720"/>
      <w:contextualSpacing/>
    </w:pPr>
  </w:style>
  <w:style w:type="paragraph" w:customStyle="1" w:styleId="EndNoteBibliography">
    <w:name w:val="EndNote Bibliography"/>
    <w:basedOn w:val="Normal"/>
    <w:rsid w:val="00D513ED"/>
    <w:pPr>
      <w:spacing w:line="240" w:lineRule="auto"/>
    </w:pPr>
    <w:rPr>
      <w:rFonts w:ascii="Arial" w:hAnsi="Arial" w:cs="Arial"/>
    </w:rPr>
  </w:style>
  <w:style w:type="table" w:styleId="TableGrid">
    <w:name w:val="Table Grid"/>
    <w:basedOn w:val="TableNormal"/>
    <w:uiPriority w:val="39"/>
    <w:rsid w:val="00D513ED"/>
    <w:rPr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39"/>
    <w:rsid w:val="0037035B"/>
    <w:rPr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513ED"/>
    <w:pPr>
      <w:spacing w:after="160" w:line="259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513ED"/>
    <w:pPr>
      <w:ind w:left="720"/>
      <w:contextualSpacing/>
    </w:pPr>
  </w:style>
  <w:style w:type="paragraph" w:customStyle="1" w:styleId="EndNoteBibliography">
    <w:name w:val="EndNote Bibliography"/>
    <w:basedOn w:val="Normal"/>
    <w:rsid w:val="00D513ED"/>
    <w:pPr>
      <w:spacing w:line="240" w:lineRule="auto"/>
    </w:pPr>
    <w:rPr>
      <w:rFonts w:ascii="Arial" w:hAnsi="Arial" w:cs="Arial"/>
    </w:rPr>
  </w:style>
  <w:style w:type="table" w:styleId="TableGrid">
    <w:name w:val="Table Grid"/>
    <w:basedOn w:val="TableNormal"/>
    <w:uiPriority w:val="39"/>
    <w:rsid w:val="00D513ED"/>
    <w:rPr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39"/>
    <w:rsid w:val="0037035B"/>
    <w:rPr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1</Pages>
  <Words>233</Words>
  <Characters>1334</Characters>
  <Application>Microsoft Macintosh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mith, Tracy</dc:creator>
  <cp:keywords/>
  <dc:description/>
  <cp:lastModifiedBy>Tracy Smith</cp:lastModifiedBy>
  <cp:revision>5</cp:revision>
  <dcterms:created xsi:type="dcterms:W3CDTF">2019-07-30T16:04:00Z</dcterms:created>
  <dcterms:modified xsi:type="dcterms:W3CDTF">2019-10-09T18:34:00Z</dcterms:modified>
</cp:coreProperties>
</file>